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595B89">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595B89">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595B89">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595B89">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595B89">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595B89">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595B89">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595B89">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595B89">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595B89">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595B89">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595B89">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595B89">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595B89">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595B89">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595B89">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595B89">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595B89">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595B89">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595B89">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595B89">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595B89">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595B89">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595B89">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595B89">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595B89">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595B89">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595B89">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595B89">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595B89">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595B89">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A738B0"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37284"/>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37285"/>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37286"/>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37287"/>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37288"/>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37289"/>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4"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5" w:name="_Toc488162381"/>
      <w:r>
        <w:t xml:space="preserve">Figura </w:t>
      </w:r>
      <w:fldSimple w:instr=" SEQ Figura \* ARABIC ">
        <w:r w:rsidR="0030152A">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37290"/>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37291"/>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8" w:name="_Toc488162382"/>
      <w:r>
        <w:t xml:space="preserve">Figura </w:t>
      </w:r>
      <w:fldSimple w:instr=" SEQ Figura \* ARABIC ">
        <w:r w:rsidR="0030152A">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37292"/>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0" w:name="_Toc488162383"/>
      <w:r>
        <w:t xml:space="preserve">Figura </w:t>
      </w:r>
      <w:fldSimple w:instr=" SEQ Figura \* ARABIC ">
        <w:r w:rsidR="0030152A">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1" w:name="_Toc488162384"/>
      <w:r>
        <w:t xml:space="preserve">Figura </w:t>
      </w:r>
      <w:fldSimple w:instr=" SEQ Figura \* ARABIC ">
        <w:r w:rsidR="0030152A">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37293"/>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37294"/>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5" w:name="_Toc488162386"/>
      <w:r>
        <w:t xml:space="preserve">Figura </w:t>
      </w:r>
      <w:fldSimple w:instr=" SEQ Figura \* ARABIC ">
        <w:r w:rsidR="0030152A">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37295"/>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37296"/>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8"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9"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2"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3"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4"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5"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6"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7"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8" w:name="_Toc488162396"/>
      <w:r>
        <w:t xml:space="preserve">Figura </w:t>
      </w:r>
      <w:fldSimple w:instr=" SEQ Figura \* ARABIC ">
        <w:r w:rsidR="0030152A">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D3CB171" w:rsidR="00956508" w:rsidRDefault="00956508" w:rsidP="00956508">
      <w:pPr>
        <w:pStyle w:val="Legenda"/>
        <w:keepNext/>
        <w:jc w:val="center"/>
      </w:pPr>
      <w:bookmarkStart w:id="49" w:name="_Toc487109709"/>
      <w:r>
        <w:t xml:space="preserve">Tabela </w:t>
      </w:r>
      <w:fldSimple w:instr=" SEQ Tabela \* ARABIC ">
        <w:r w:rsidR="0030152A">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1"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2"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3"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4"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635FD451" w:rsidR="00924ABE" w:rsidRDefault="00924ABE" w:rsidP="00AA60D4">
      <w:pPr>
        <w:pStyle w:val="Cabealho1"/>
      </w:pPr>
      <w:bookmarkStart w:id="55" w:name="_Toc488237299"/>
      <w:r w:rsidRPr="002A4B1A">
        <w:lastRenderedPageBreak/>
        <w:t xml:space="preserve">3. </w:t>
      </w:r>
      <w:r w:rsidR="00180002">
        <w:t xml:space="preserve">Proposta de </w:t>
      </w:r>
      <w:r w:rsidR="007276B4">
        <w:t>Desenvolvimento</w:t>
      </w:r>
      <w:bookmarkEnd w:id="55"/>
    </w:p>
    <w:p w14:paraId="5558D6B9" w14:textId="2AA93157" w:rsidR="00180002" w:rsidRDefault="00180002" w:rsidP="00180002"/>
    <w:p w14:paraId="14725A9E" w14:textId="339CA594" w:rsidR="00B1140D" w:rsidRDefault="00B1140D" w:rsidP="00B1140D">
      <w:pPr>
        <w:pStyle w:val="Cabealho2"/>
        <w:ind w:firstLine="708"/>
      </w:pPr>
      <w:bookmarkStart w:id="56" w:name="_Toc488237300"/>
      <w:r>
        <w:t>3.1</w:t>
      </w:r>
      <w:r w:rsidRPr="002A4B1A">
        <w:t xml:space="preserve"> </w:t>
      </w:r>
      <w:r>
        <w:t>Introdução</w:t>
      </w:r>
      <w:bookmarkEnd w:id="56"/>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7" w:name="_Toc488237301"/>
      <w:r>
        <w:t>3.2 Arquitetura e Tecnologias</w:t>
      </w:r>
      <w:bookmarkEnd w:id="57"/>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8" w:name="_Toc488162401"/>
      <w:r>
        <w:t xml:space="preserve">Figura </w:t>
      </w:r>
      <w:fldSimple w:instr=" SEQ Figura \* ARABIC ">
        <w:r w:rsidR="0030152A">
          <w:rPr>
            <w:noProof/>
          </w:rPr>
          <w:t>31</w:t>
        </w:r>
      </w:fldSimple>
      <w:r>
        <w:t xml:space="preserve"> - </w:t>
      </w:r>
      <w:r w:rsidRPr="00326791">
        <w:t xml:space="preserve"> Arquitetura do Sistema</w:t>
      </w:r>
      <w:bookmarkEnd w:id="58"/>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59" w:name="_Toc488237302"/>
      <w:r>
        <w:t xml:space="preserve">3.3 </w:t>
      </w:r>
      <w:r w:rsidR="002F6F57">
        <w:t xml:space="preserve">Definição de </w:t>
      </w:r>
      <w:r>
        <w:t>Sub-Objetivos</w:t>
      </w:r>
      <w:bookmarkEnd w:id="59"/>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5CCF1D44" w:rsidR="00507546" w:rsidRDefault="00507546" w:rsidP="00507546">
      <w:pPr>
        <w:pStyle w:val="Cabealho2"/>
        <w:ind w:firstLine="708"/>
      </w:pPr>
      <w:bookmarkStart w:id="60" w:name="_Toc488237303"/>
      <w:r>
        <w:t>3.</w:t>
      </w:r>
      <w:r w:rsidR="005A3F39">
        <w:t>4</w:t>
      </w:r>
      <w:r>
        <w:t xml:space="preserve"> Protótipo</w:t>
      </w:r>
      <w:r w:rsidR="005A3F39">
        <w:t xml:space="preserve"> Desenvolvido</w:t>
      </w:r>
      <w:bookmarkEnd w:id="60"/>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1" w:name="_Toc488162402"/>
      <w:r>
        <w:t xml:space="preserve">Figura </w:t>
      </w:r>
      <w:fldSimple w:instr=" SEQ Figura \* ARABIC ">
        <w:r w:rsidR="0030152A">
          <w:rPr>
            <w:noProof/>
          </w:rPr>
          <w:t>32</w:t>
        </w:r>
      </w:fldSimple>
      <w:r>
        <w:t xml:space="preserve"> - Sistema com o equipamento ligado e em estado ON</w:t>
      </w:r>
      <w:bookmarkEnd w:id="61"/>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2" w:name="_Toc488162403"/>
      <w:r>
        <w:t xml:space="preserve">Figura </w:t>
      </w:r>
      <w:fldSimple w:instr=" SEQ Figura \* ARABIC ">
        <w:r w:rsidR="0030152A">
          <w:rPr>
            <w:noProof/>
          </w:rPr>
          <w:t>33</w:t>
        </w:r>
      </w:fldSimple>
      <w:r>
        <w:t xml:space="preserve"> - Sistema a executar o Gcode na tabela vermelha</w:t>
      </w:r>
      <w:bookmarkEnd w:id="6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3"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63"/>
    </w:p>
    <w:p w14:paraId="7AC9265C" w14:textId="4AA44752" w:rsidR="00A738B0" w:rsidRDefault="00A738B0" w:rsidP="00A738B0">
      <w:pPr>
        <w:pStyle w:val="Cabealho1"/>
      </w:pPr>
      <w:bookmarkStart w:id="64" w:name="_Toc488237304"/>
      <w:r>
        <w:lastRenderedPageBreak/>
        <w:t>4</w:t>
      </w:r>
      <w:r w:rsidRPr="002A4B1A">
        <w:t xml:space="preserve">. </w:t>
      </w:r>
      <w:r>
        <w:t>Abordagem Desenvolvida</w:t>
      </w:r>
    </w:p>
    <w:p w14:paraId="3F6C6A58" w14:textId="6A6C330B" w:rsidR="00A738B0" w:rsidRDefault="00A738B0" w:rsidP="00A738B0">
      <w:pPr>
        <w:pStyle w:val="Cabealho2"/>
        <w:ind w:firstLine="708"/>
      </w:pPr>
      <w:r>
        <w:t>4.1 Levantamento de Requisitos</w:t>
      </w:r>
      <w:r w:rsidR="00DE4969">
        <w:t xml:space="preserve"> e Desenvolvimento de</w:t>
      </w:r>
      <w:r w:rsidR="008A3672">
        <w:t xml:space="preserve"> Maquete</w:t>
      </w:r>
      <w:r w:rsidR="00DE4969">
        <w:t>s</w:t>
      </w:r>
    </w:p>
    <w:p w14:paraId="5DC3D199" w14:textId="77777777" w:rsidR="00A738B0" w:rsidRDefault="00A738B0" w:rsidP="00A738B0"/>
    <w:p w14:paraId="1B50ECD5" w14:textId="36354EE1" w:rsidR="00A738B0" w:rsidRDefault="008A3672" w:rsidP="00A738B0">
      <w:r>
        <w:t>De forma a desenvolver um produto completo e capaz de dar resposta ás necessidades identificadas foi feito um levantamento de requisitos junto de um grupo de utilizadores da HMI</w:t>
      </w:r>
      <w:r w:rsidR="00595B89">
        <w:t>, ficando estes registados num ficheiro excel</w:t>
      </w:r>
      <w:r w:rsidR="002E230D">
        <w:t xml:space="preserve"> (Anexo I)</w:t>
      </w:r>
      <w:r w:rsidR="00595B89">
        <w:t xml:space="preserve"> e categorizados em dois grandes grupos, Informativos e Funcionais, e ainda um último grupo, o Complementar, que tinha funcionalidades menos relevantes, mas também interessantes.</w:t>
      </w:r>
    </w:p>
    <w:p w14:paraId="11B8B9F0" w14:textId="77777777" w:rsidR="007F594F" w:rsidRDefault="007F594F" w:rsidP="00A738B0"/>
    <w:p w14:paraId="5C121704" w14:textId="5D98E6B6" w:rsidR="002E230D" w:rsidRDefault="007F594F" w:rsidP="00A738B0">
      <w:r>
        <w:t>O passo seguinte passou por desenhar maquetes que</w:t>
      </w:r>
      <w:r w:rsidR="002E230D">
        <w:t xml:space="preserve"> </w:t>
      </w:r>
      <w:r w:rsidR="00352865">
        <w:t>espelham</w:t>
      </w:r>
      <w:r w:rsidR="002E230D">
        <w:t xml:space="preserve"> a primeira versão dos ecrãs da HMI e que</w:t>
      </w:r>
      <w:r>
        <w:t xml:space="preserve"> </w:t>
      </w:r>
      <w:r w:rsidR="00352865">
        <w:t>dão</w:t>
      </w:r>
      <w:r>
        <w:t xml:space="preserve"> resposta á lista</w:t>
      </w:r>
      <w:r w:rsidR="002E230D">
        <w:t xml:space="preserve"> de requisitos recolhida junto dos utilizadores.</w:t>
      </w:r>
    </w:p>
    <w:p w14:paraId="7D8A28E7" w14:textId="397631E0" w:rsidR="007F594F" w:rsidRDefault="002E230D" w:rsidP="00A738B0">
      <w:r>
        <w:t>P</w:t>
      </w:r>
      <w:r w:rsidR="007F594F">
        <w:t>ara tal foi utilizada u</w:t>
      </w:r>
      <w:r w:rsidR="00352865">
        <w:t xml:space="preserve">ma ferramenta web especializada </w:t>
      </w:r>
      <w:r>
        <w:t>(</w:t>
      </w:r>
      <w:hyperlink r:id="rId48" w:history="1">
        <w:r w:rsidRPr="003F7281">
          <w:rPr>
            <w:rStyle w:val="Hiperligao"/>
          </w:rPr>
          <w:t>https://moqups.com/</w:t>
        </w:r>
      </w:hyperlink>
      <w:r>
        <w:t>) e o resultado foi o Anexo II.</w:t>
      </w:r>
    </w:p>
    <w:p w14:paraId="0664299B" w14:textId="5D0DDA7C" w:rsidR="00352865" w:rsidRDefault="00352865" w:rsidP="00A738B0"/>
    <w:p w14:paraId="7783A59A" w14:textId="51F26B99" w:rsidR="00352865" w:rsidRDefault="00352865" w:rsidP="00A738B0">
      <w:r>
        <w:t xml:space="preserve">Após a criação das maquetes estáticas, foi criada uma versão de maquetes funcionais, isto é, que permitiam navegar entre ecrãs e tabs da HMI, de forma a que fosse possível simular a execução de todas as tarefas. </w:t>
      </w:r>
      <w:r w:rsidR="007E1F03">
        <w:t xml:space="preserve">De referir ainda que estas respeitam o tamanho do ecrã tátil que será utilizado no equipamento de fabrico aditivo e </w:t>
      </w:r>
      <w:r>
        <w:t>foram criadas com recurso a uma ferramenta web (</w:t>
      </w:r>
      <w:hyperlink r:id="rId49" w:history="1">
        <w:r w:rsidRPr="003F7281">
          <w:rPr>
            <w:rStyle w:val="Hiperligao"/>
          </w:rPr>
          <w:t>https://proto.io/</w:t>
        </w:r>
      </w:hyperlink>
      <w:r>
        <w:t xml:space="preserve">) que permitiu </w:t>
      </w:r>
      <w:r w:rsidR="007E1F03">
        <w:t xml:space="preserve">exportar um protótipo em HTML </w:t>
      </w:r>
      <w:r w:rsidR="00DE4969">
        <w:t>e assim torna possível que se</w:t>
      </w:r>
      <w:r w:rsidR="007E1F03">
        <w:t xml:space="preserve"> </w:t>
      </w:r>
      <w:r w:rsidR="00DE4969">
        <w:t>execute o mesmo</w:t>
      </w:r>
      <w:r w:rsidR="007E1F03">
        <w:t xml:space="preserve"> no browser e naveg</w:t>
      </w:r>
      <w:r w:rsidR="00DE4969">
        <w:t>ue</w:t>
      </w:r>
      <w:r w:rsidR="007E1F03">
        <w:t xml:space="preserve"> entre ecrãs (Anexo III).</w:t>
      </w:r>
    </w:p>
    <w:p w14:paraId="5C16BC00" w14:textId="10EB972F" w:rsidR="0099140C" w:rsidRDefault="0099140C" w:rsidP="00A738B0"/>
    <w:p w14:paraId="66A7233A" w14:textId="05F98D4B" w:rsidR="0099140C" w:rsidRDefault="0099140C" w:rsidP="0099140C">
      <w:pPr>
        <w:pStyle w:val="Cabealho2"/>
        <w:ind w:firstLine="708"/>
      </w:pPr>
      <w:r>
        <w:t>4.</w:t>
      </w:r>
      <w:r>
        <w:t>2</w:t>
      </w:r>
      <w:r>
        <w:t xml:space="preserve"> </w:t>
      </w:r>
      <w:r>
        <w:t>Validação da Interface</w:t>
      </w:r>
    </w:p>
    <w:p w14:paraId="51AE2048" w14:textId="15F9980B" w:rsidR="0099140C" w:rsidRDefault="0099140C" w:rsidP="0099140C"/>
    <w:p w14:paraId="234AA541" w14:textId="5DEA6902" w:rsidR="000174B2" w:rsidRDefault="000174B2" w:rsidP="0099140C">
      <w:r>
        <w:t>Para validação da interface foi utilizada a maquete funcional a ser executada no ecrã tátil do equipamento de fabrico aditivo, um grupo de 4 utilizadores e dois questionários.</w:t>
      </w:r>
    </w:p>
    <w:p w14:paraId="04CB51DD" w14:textId="77777777" w:rsidR="000174B2" w:rsidRPr="0099140C" w:rsidRDefault="000174B2" w:rsidP="0099140C">
      <w:bookmarkStart w:id="65" w:name="_GoBack"/>
      <w:bookmarkEnd w:id="65"/>
    </w:p>
    <w:p w14:paraId="3913AF21" w14:textId="77777777" w:rsidR="0099140C" w:rsidRPr="00A738B0" w:rsidRDefault="0099140C"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64"/>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lastRenderedPageBreak/>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6" w:name="_Toc488237305"/>
      <w:r>
        <w:lastRenderedPageBreak/>
        <w:t>6</w:t>
      </w:r>
      <w:r w:rsidR="00C4798E" w:rsidRPr="00935D5D">
        <w:t>. Referências</w:t>
      </w:r>
      <w:bookmarkEnd w:id="66"/>
    </w:p>
    <w:p w14:paraId="6E7D0064" w14:textId="458D9D31" w:rsidR="004B3084" w:rsidRPr="00935D5D" w:rsidRDefault="004B3084" w:rsidP="004B3084"/>
    <w:p w14:paraId="361F09DB" w14:textId="6E62CB94"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xml:space="preserve">, 1185. </w:t>
      </w:r>
    </w:p>
    <w:p w14:paraId="5FC9EEBF" w14:textId="7EC1EEE5"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 xml:space="preserve">(1 OP-Journal of Computational Design and Engineering, Vol 2, Iss 1, Pp 47-54 (2015)), 47. </w:t>
      </w:r>
    </w:p>
    <w:p w14:paraId="60D90D92" w14:textId="610B0CE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 xml:space="preserve">2016 IEEE Conference on Control Applications (CCA), Control Applications (CCA), 2016 IEEE Conference on (p. 810). </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499004D9" w:rsidR="008D34C8" w:rsidRPr="00C868C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62D05F73"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xml:space="preserve">. </w:t>
      </w:r>
    </w:p>
    <w:p w14:paraId="5AC87FE6" w14:textId="4170162A"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xml:space="preserve">. </w:t>
      </w:r>
    </w:p>
    <w:p w14:paraId="58DF7345" w14:textId="47DCDEB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w:t>
      </w:r>
      <w:r w:rsidR="00C868C8">
        <w:rPr>
          <w:rFonts w:ascii="Calibri" w:hAnsi="Calibri" w:cs="Calibri"/>
          <w:noProof/>
        </w:rPr>
        <w:t>.</w:t>
      </w:r>
    </w:p>
    <w:p w14:paraId="0F55FA4E" w14:textId="221A2A8E"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reeger M. (2009). Cloud Computing: An Overview. </w:t>
      </w:r>
      <w:r w:rsidRPr="00611D3C">
        <w:rPr>
          <w:rFonts w:ascii="Calibri" w:hAnsi="Calibri" w:cs="Calibri"/>
          <w:i/>
          <w:iCs/>
          <w:noProof/>
          <w:lang w:val="en-US"/>
        </w:rPr>
        <w:t>Queue</w:t>
      </w:r>
      <w:r w:rsidRPr="00611D3C">
        <w:rPr>
          <w:rFonts w:ascii="Calibri" w:hAnsi="Calibri" w:cs="Calibri"/>
          <w:noProof/>
          <w:lang w:val="en-US"/>
        </w:rPr>
        <w:t xml:space="preserve">, </w:t>
      </w:r>
      <w:r w:rsidRPr="00611D3C">
        <w:rPr>
          <w:rFonts w:ascii="Calibri" w:hAnsi="Calibri" w:cs="Calibri"/>
          <w:i/>
          <w:iCs/>
          <w:noProof/>
          <w:lang w:val="en-US"/>
        </w:rPr>
        <w:t>7</w:t>
      </w:r>
      <w:r w:rsidRPr="00611D3C">
        <w:rPr>
          <w:rFonts w:ascii="Calibri" w:hAnsi="Calibri" w:cs="Calibri"/>
          <w:noProof/>
          <w:lang w:val="en-US"/>
        </w:rPr>
        <w:t xml:space="preserve">(5), 2:3--2:4. </w:t>
      </w:r>
    </w:p>
    <w:p w14:paraId="70704CD0" w14:textId="77777777"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Daneels, A., &amp; Salter, W. (1999). What is SCADA?</w:t>
      </w:r>
    </w:p>
    <w:p w14:paraId="1F3FB689" w14:textId="02B13C1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w:t>
      </w:r>
      <w:r w:rsidR="00C868C8">
        <w:rPr>
          <w:rFonts w:ascii="Calibri" w:hAnsi="Calibri" w:cs="Calibri"/>
          <w:noProof/>
        </w:rPr>
        <w:t xml:space="preserve">otocolos industriais. </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52FDA9E1"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p>
    <w:p w14:paraId="1611130D" w14:textId="7B72B16F"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 xml:space="preserve">HTTP/2 Usage. (2017). </w:t>
      </w:r>
    </w:p>
    <w:p w14:paraId="28149059" w14:textId="5CA6F526"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37F269C5" w14:textId="0A68494B"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69D07053" w14:textId="4E8AFA7E"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Li, H., &amp; Zhang, J. (2011). 2011 Second International Conference on Mechanic Automation and Control Engineering, Mechanic Automation and Control Engineering (MACE), 2011 Second International Conference on. </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lastRenderedPageBreak/>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55411BCD" w:rsidR="008D34C8" w:rsidRPr="00FB749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Packaging, P. P. &amp;. (2014). 3D printing -- Additive manufacturing: An introduction. </w:t>
      </w:r>
    </w:p>
    <w:p w14:paraId="7977A895" w14:textId="7174618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w:t>
      </w:r>
    </w:p>
    <w:p w14:paraId="7E8B483F" w14:textId="17E4D85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Soares, T. A. C., &amp; Mariano, S. J. P. S. (2012). Controlo e automação: sistema de rega inteligente. </w:t>
      </w:r>
    </w:p>
    <w:p w14:paraId="405F9D49" w14:textId="7CFA6C1A"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7" w:name="_Toc488237306"/>
      <w:r>
        <w:lastRenderedPageBreak/>
        <w:t>7</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82C929" w14:textId="77777777" w:rsidR="00404BB5" w:rsidRDefault="00404BB5" w:rsidP="00AA60D4">
      <w:r>
        <w:separator/>
      </w:r>
    </w:p>
  </w:endnote>
  <w:endnote w:type="continuationSeparator" w:id="0">
    <w:p w14:paraId="388A7876" w14:textId="77777777" w:rsidR="00404BB5" w:rsidRDefault="00404BB5"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95B89" w:rsidRDefault="00595B89" w:rsidP="00AA60D4">
    <w:pPr>
      <w:pStyle w:val="Rodap"/>
    </w:pPr>
  </w:p>
  <w:p w14:paraId="0905A20C" w14:textId="77777777" w:rsidR="00595B89" w:rsidRDefault="00595B89"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E925E76" w:rsidR="00595B89" w:rsidRDefault="00595B89">
        <w:pPr>
          <w:pStyle w:val="Rodap"/>
          <w:jc w:val="right"/>
        </w:pPr>
        <w:r>
          <w:fldChar w:fldCharType="begin"/>
        </w:r>
        <w:r>
          <w:instrText xml:space="preserve"> PAGE   \* MERGEFORMAT </w:instrText>
        </w:r>
        <w:r>
          <w:fldChar w:fldCharType="separate"/>
        </w:r>
        <w:r w:rsidR="000174B2">
          <w:rPr>
            <w:noProof/>
          </w:rPr>
          <w:t>45</w:t>
        </w:r>
        <w:r>
          <w:rPr>
            <w:noProof/>
          </w:rPr>
          <w:fldChar w:fldCharType="end"/>
        </w:r>
      </w:p>
    </w:sdtContent>
  </w:sdt>
  <w:p w14:paraId="0905A20F" w14:textId="77777777" w:rsidR="00595B89" w:rsidRDefault="00595B89"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6CCA5" w14:textId="77777777" w:rsidR="00404BB5" w:rsidRDefault="00404BB5" w:rsidP="00AA60D4">
      <w:r>
        <w:separator/>
      </w:r>
    </w:p>
  </w:footnote>
  <w:footnote w:type="continuationSeparator" w:id="0">
    <w:p w14:paraId="461E859F" w14:textId="77777777" w:rsidR="00404BB5" w:rsidRDefault="00404BB5"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95B89" w:rsidRDefault="00595B89"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4BB5"/>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5B89"/>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522BED-70C2-491D-BC59-FA3B1C5B0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3</TotalTime>
  <Pages>60</Pages>
  <Words>25407</Words>
  <Characters>137204</Characters>
  <Application>Microsoft Office Word</Application>
  <DocSecurity>0</DocSecurity>
  <Lines>1143</Lines>
  <Paragraphs>3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2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78</cp:revision>
  <cp:lastPrinted>2017-07-19T16:16:00Z</cp:lastPrinted>
  <dcterms:created xsi:type="dcterms:W3CDTF">2017-05-24T15:07:00Z</dcterms:created>
  <dcterms:modified xsi:type="dcterms:W3CDTF">2017-11-0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